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F82AB3" w14:textId="3817523D" w:rsid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AFTAR PUSTAKA</w:t>
      </w:r>
    </w:p>
    <w:p w14:paraId="71BAB796" w14:textId="77777777" w:rsidR="00FE3555" w:rsidRPr="00A6475D" w:rsidRDefault="00FE3555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bookmarkStart w:id="0" w:name="_GoBack"/>
      <w:bookmarkEnd w:id="0"/>
    </w:p>
    <w:p w14:paraId="1F8AFD7B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22B131A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fldChar w:fldCharType="begin" w:fldLock="1"/>
      </w:r>
      <w:r w:rsidRPr="00A6475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instrText xml:space="preserve">ADDIN Mendeley Bibliography CSL_BIBLIOGRAPHY </w:instrText>
      </w:r>
      <w:r w:rsidRPr="00A6475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fldChar w:fldCharType="separate"/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bdullah, D. (2013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erancangan Dan Implementasi Virtual Hosting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3988A7DC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priansyah, A., Ilhamsyah, &amp; Rismawan, T. (2016). Prototype Kunci Otomatis Pada Pintu Berdasarkan Suara Pengguna Menggunakan Metode KNN (K-Nearest Neighbor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Coding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4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45–56.</w:t>
      </w:r>
    </w:p>
    <w:p w14:paraId="4A9C6D7A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ifin, J., Zulita, L. N., &amp; Hermawansyah. (2016). Perancangan Murottal Otomatis Menggunakan Mikrokontroller Arduino Mega 2560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edia Infotama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2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89–98. https://jurnal.unived.ac.id/index.php/jmi/article/view/276/257</w:t>
      </w:r>
    </w:p>
    <w:p w14:paraId="6E20B0E4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smara, R., &amp; Alhamidi. (2017). Pengolahan Data Rehabilitasi Penyalahgunaan Narkoba Pada Klinik Aqilah Payakumbuh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-Click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4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74–83.</w:t>
      </w:r>
    </w:p>
    <w:p w14:paraId="772F1748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tmadja, M. D., Soelistiant, F. A., &amp; Kristiana, H. M. (2016). Analisis Perbandingan Susunan Rangkaian Pada Lampu Led Untuk Penerangan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entia 2016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8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61–67. http://sentia.polinema.ac.id/index.php/SENTIA2016/article/view/93/87</w:t>
      </w:r>
    </w:p>
    <w:p w14:paraId="649D1A1E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ziz, A., &amp; Tampati, T. (2015). Analisis Web Server untuk Pengembangan Hosting Server Institusi: Pembandingan Kinerja Web Server Apache dengan Nginx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ultinetics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12. https://doi.org/10.32722/vol1.no2.2015.pp12-20</w:t>
      </w:r>
    </w:p>
    <w:p w14:paraId="79FFDF90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ekdin, C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istem Teknik Kendali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6830A261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arcía, G. B., Romero, O. J., Jiménez, A. E., García, G. L., García, C. E., Leibar, T. A., &amp; Rodríguez, A. A. (2013). 125 Prospective evaluation of the systemic 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mistakes in oral intake of the phosphodiesterase inhibitors ten years after their release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uropean Urology Supplements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2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e125. https://doi.org/10.1016/s1569-9056(13)60615-6</w:t>
      </w:r>
    </w:p>
    <w:p w14:paraId="2CD241E0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man, F. F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urwarupa Smart Door Lock Menggunakan Multi Sensor Berbasis Sistem Arduino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 1–7.</w:t>
      </w:r>
    </w:p>
    <w:p w14:paraId="1935F1AA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smael. (2017). Rancang bangun sistem informasi penyaluran semen padang untuk daerah bengkulu selatan di CV. Mutia Bersaudara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EdikInformatika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2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147–156.</w:t>
      </w:r>
    </w:p>
    <w:p w14:paraId="4584BE94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swandy, E., Sekolah, D., Manajemen, T., Komputer, I., &amp; Balantai, B. (2015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TEKNOIF ISSN : 2338-2724 SISTEM PENUNJANG KEPUTUSAN UNTUK MENENTUKAN PENERIMAAN MAHASISWA DAN PELAJAR KURANG MAMPU Vol . 3 No . 2 Oktober 2015 Jurnal TEKNOIF ISSN : 2338-2724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3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.</w:t>
      </w:r>
    </w:p>
    <w:p w14:paraId="109019F9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dir, A. (2015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anduan Mempelajari Aneka Proyek Berbasis Mikrokontroler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 Andi.</w:t>
      </w:r>
    </w:p>
    <w:p w14:paraId="03410FA5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dir, A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emrograman Arduino dan Menggunakan Ardublock.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i.</w:t>
      </w:r>
    </w:p>
    <w:p w14:paraId="7201EA88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oesoemah,  hetty anggrawati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Buku Ajar. Bahan Ajar Keperawatan Gigi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4E8F4916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urnianto, D., Hadi, A. M., &amp; Wahyudi, E. (2016). Perancangan Sistem Kendali Otomatis pada Smart Home menggunakan Modul Arduino Uno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Nasional Teknik Elektro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5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260. https://doi.org/10.25077/jnte.v5n2.276.2016</w:t>
      </w:r>
    </w:p>
    <w:p w14:paraId="69F3AE20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CHMUD, R. (2013). Peranan penerapan sistem informasi manajemen terhadap efektivitas kerja pagawai lembaga pemasyarakatan narkotika 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(lapastika) bollangi kabupaten gowa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Capacity STIE AMKOP Makassar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9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3), 409–421.</w:t>
      </w:r>
    </w:p>
    <w:p w14:paraId="446BF95C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diun, M. (2015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mabangun sendiri sistem jaringan komputer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7D4A224C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ctafian, D. T. (2015). Web Multi E-Commerce Berbasis Framework CodeIgniter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Teknologi Dan Informatika (TEKNOMATIKA)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5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1–22.</w:t>
      </w:r>
    </w:p>
    <w:p w14:paraId="2012C2AF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ktaviani, M., Sitorus, S., Tjokroaminoto, U., &amp; Utara, U. S. (2012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Implementasi Client Server pada Drive Thru Dengan Menggunakan Barcode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44–49.</w:t>
      </w:r>
    </w:p>
    <w:p w14:paraId="0AC37DD5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astima, S., &amp; Kasnady, A. (2016). Analisis Model View Controller (MVC) Pada Bahasa Php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ISD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2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56–66.</w:t>
      </w:r>
    </w:p>
    <w:p w14:paraId="08BF0815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atama, N. A., &amp; Hermawan, C. (2016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PLIKASI PEMBELAJARAN TES POTENSI AKADEMIK BERBASIS ANDROID komputer yang dibuat untuk menolong manusia Dalvik Virtual Machine ( DVM ) adalah Android SDK adalah tools API ( Application Examination ) yang sudah menjadi standar Pengertian Android Android ad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6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, 1–6.</w:t>
      </w:r>
    </w:p>
    <w:p w14:paraId="23A5CDD8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aputra, J. F., Rosmiati, M., &amp; Sari, M. I. (2018). Pembangunan Prototype Sistem Monitoring Getaran Gempa Menggunakan Sensor Module SW-420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-Proceeding of Applied Science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4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3), 2055–2068.</w:t>
      </w:r>
    </w:p>
    <w:p w14:paraId="2AD6A47F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arite, J. E., Sugiarso, B. A., &amp; Arie. (2014). Perancangan dan Implementasi Sistem Pelayanan Berbasis Teknologi Informasi Komunikasi di Gereja Mawar Sharon Manado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-Journal Teknik Elektro Dan Komputer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07716B7D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ofana, I. (2013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mbangun Jaringan Komputer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25355B9A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Sutabri, T. (2012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nalisis Sistem Informasi.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i.</w:t>
      </w:r>
    </w:p>
    <w:p w14:paraId="0B07D779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wara, G. Y., &amp; Pebriadi, Y. (2016). Rekayasa Perangkat Lunak Pemesanan Tiket Bioskop Berbasi Web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TEKNOIF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4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2), 27–39.</w:t>
      </w:r>
    </w:p>
    <w:p w14:paraId="46E1FD18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yahwil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anduan Mudah Belajar Arduino Menggunakan Simulasi Proteus.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i.</w:t>
      </w:r>
    </w:p>
    <w:p w14:paraId="66B76E23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yahwil, M. (2013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anduan Mudah Simulasi &amp; Praktek Mikrokontroler Arduino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 Andi.</w:t>
      </w:r>
    </w:p>
    <w:p w14:paraId="26092E8D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anSari, Herlina, Latipa; Sudarsono, Aji; Hayadi, B. H. (2013). Pengembangan Jaringan Local Area Network Menggunakan Sistem Operasi Linux Redhat 9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edia Infotama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9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(1), 165–189. https://doi.org/10.1109/ICWS.2011.40</w:t>
      </w:r>
    </w:p>
    <w:p w14:paraId="494B9809" w14:textId="77777777" w:rsidR="00A6475D" w:rsidRPr="00A6475D" w:rsidRDefault="00A6475D" w:rsidP="00A6475D">
      <w:pPr>
        <w:widowControl w:val="0"/>
        <w:tabs>
          <w:tab w:val="left" w:pos="567"/>
          <w:tab w:val="left" w:pos="1134"/>
        </w:tabs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caksono, M. F., &amp; Hidayat. (2017). </w:t>
      </w:r>
      <w:r w:rsidRPr="00A647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udah Belajar Mikrokontroler Arduino</w:t>
      </w:r>
      <w:r w:rsidRPr="00A6475D">
        <w:rPr>
          <w:rFonts w:ascii="Times New Roman" w:hAnsi="Times New Roman" w:cs="Times New Roman"/>
          <w:noProof/>
          <w:sz w:val="24"/>
          <w:szCs w:val="24"/>
          <w:lang w:val="en-US"/>
        </w:rPr>
        <w:t>. Graha Ilmu.</w:t>
      </w:r>
    </w:p>
    <w:p w14:paraId="061418FD" w14:textId="74146FAD" w:rsidR="000C3770" w:rsidRDefault="00A6475D" w:rsidP="00A6475D">
      <w:r w:rsidRPr="00A6475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fldChar w:fldCharType="end"/>
      </w:r>
    </w:p>
    <w:sectPr w:rsidR="000C3770" w:rsidSect="00A6475D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475D"/>
    <w:rsid w:val="000C3770"/>
    <w:rsid w:val="00A6475D"/>
    <w:rsid w:val="00B8317D"/>
    <w:rsid w:val="00FE35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23A179"/>
  <w15:chartTrackingRefBased/>
  <w15:docId w15:val="{8317972F-3E21-431B-8CFA-CA1F298C40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686</Words>
  <Characters>3911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acer-win10-upz-sp</cp:lastModifiedBy>
  <cp:revision>2</cp:revision>
  <dcterms:created xsi:type="dcterms:W3CDTF">2020-07-16T08:19:00Z</dcterms:created>
  <dcterms:modified xsi:type="dcterms:W3CDTF">2020-07-17T00:42:00Z</dcterms:modified>
</cp:coreProperties>
</file>